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9440B0" w14:textId="77777777" w:rsidR="0008177B" w:rsidRDefault="0008177B" w:rsidP="00550EFD">
      <w:pPr>
        <w:spacing w:after="0" w:line="480" w:lineRule="auto"/>
        <w:rPr>
          <w:rFonts w:ascii="Times New Roman" w:hAnsi="Times New Roman" w:cs="Times New Roman"/>
          <w:sz w:val="24"/>
          <w:szCs w:val="24"/>
        </w:rPr>
      </w:pPr>
    </w:p>
    <w:p w14:paraId="548280F8" w14:textId="77777777" w:rsidR="0008177B" w:rsidRDefault="0008177B" w:rsidP="00550EFD">
      <w:pPr>
        <w:spacing w:after="0" w:line="480" w:lineRule="auto"/>
        <w:rPr>
          <w:rFonts w:ascii="Times New Roman" w:hAnsi="Times New Roman" w:cs="Times New Roman"/>
          <w:sz w:val="24"/>
          <w:szCs w:val="24"/>
        </w:rPr>
      </w:pPr>
    </w:p>
    <w:p w14:paraId="2D9A8C8D" w14:textId="77777777" w:rsidR="0008177B" w:rsidRDefault="0008177B" w:rsidP="00550EFD">
      <w:pPr>
        <w:spacing w:after="0" w:line="480" w:lineRule="auto"/>
        <w:rPr>
          <w:rFonts w:ascii="Times New Roman" w:hAnsi="Times New Roman" w:cs="Times New Roman"/>
          <w:sz w:val="24"/>
          <w:szCs w:val="24"/>
        </w:rPr>
      </w:pPr>
    </w:p>
    <w:p w14:paraId="1D0ECAA0" w14:textId="77777777" w:rsidR="0008177B" w:rsidRPr="00413A24" w:rsidRDefault="006E4204" w:rsidP="004A5F6F">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World Politics</w:t>
      </w:r>
    </w:p>
    <w:p w14:paraId="5B8027F3" w14:textId="77777777" w:rsidR="0008177B" w:rsidRPr="00413A24" w:rsidRDefault="0008177B" w:rsidP="00413A24">
      <w:pPr>
        <w:spacing w:after="0" w:line="480" w:lineRule="auto"/>
        <w:jc w:val="center"/>
        <w:rPr>
          <w:rFonts w:ascii="Times New Roman" w:hAnsi="Times New Roman" w:cs="Times New Roman"/>
          <w:sz w:val="24"/>
          <w:szCs w:val="24"/>
        </w:rPr>
      </w:pPr>
      <w:r w:rsidRPr="00413A24">
        <w:rPr>
          <w:rFonts w:ascii="Times New Roman" w:hAnsi="Times New Roman" w:cs="Times New Roman"/>
          <w:sz w:val="24"/>
          <w:szCs w:val="24"/>
        </w:rPr>
        <w:t xml:space="preserve">[Name of the </w:t>
      </w:r>
      <w:r w:rsidR="00A4374D" w:rsidRPr="00413A24">
        <w:rPr>
          <w:rFonts w:ascii="Times New Roman" w:hAnsi="Times New Roman" w:cs="Times New Roman"/>
          <w:sz w:val="24"/>
          <w:szCs w:val="24"/>
        </w:rPr>
        <w:t>Writer</w:t>
      </w:r>
      <w:r w:rsidRPr="00413A24">
        <w:rPr>
          <w:rFonts w:ascii="Times New Roman" w:hAnsi="Times New Roman" w:cs="Times New Roman"/>
          <w:sz w:val="24"/>
          <w:szCs w:val="24"/>
        </w:rPr>
        <w:t>]</w:t>
      </w:r>
    </w:p>
    <w:p w14:paraId="5E898E96" w14:textId="77777777" w:rsidR="0008177B" w:rsidRPr="00413A24" w:rsidRDefault="0008177B" w:rsidP="00413A24">
      <w:pPr>
        <w:spacing w:after="0" w:line="480" w:lineRule="auto"/>
        <w:jc w:val="center"/>
        <w:rPr>
          <w:rFonts w:ascii="Times New Roman" w:hAnsi="Times New Roman" w:cs="Times New Roman"/>
          <w:sz w:val="24"/>
          <w:szCs w:val="24"/>
        </w:rPr>
      </w:pPr>
      <w:r w:rsidRPr="00413A24">
        <w:rPr>
          <w:rFonts w:ascii="Times New Roman" w:hAnsi="Times New Roman" w:cs="Times New Roman"/>
          <w:sz w:val="24"/>
          <w:szCs w:val="24"/>
        </w:rPr>
        <w:t xml:space="preserve">[Name of the </w:t>
      </w:r>
      <w:r w:rsidR="00A4374D" w:rsidRPr="00413A24">
        <w:rPr>
          <w:rFonts w:ascii="Times New Roman" w:hAnsi="Times New Roman" w:cs="Times New Roman"/>
          <w:sz w:val="24"/>
          <w:szCs w:val="24"/>
        </w:rPr>
        <w:t>Institution</w:t>
      </w:r>
      <w:r w:rsidRPr="00413A24">
        <w:rPr>
          <w:rFonts w:ascii="Times New Roman" w:hAnsi="Times New Roman" w:cs="Times New Roman"/>
          <w:sz w:val="24"/>
          <w:szCs w:val="24"/>
        </w:rPr>
        <w:t>]</w:t>
      </w:r>
    </w:p>
    <w:p w14:paraId="5E2FED40" w14:textId="77777777" w:rsidR="00A106AF" w:rsidRPr="00413A24" w:rsidRDefault="00A106AF" w:rsidP="00413A24">
      <w:pPr>
        <w:spacing w:after="0" w:line="480" w:lineRule="auto"/>
        <w:jc w:val="center"/>
        <w:rPr>
          <w:rFonts w:ascii="Times New Roman" w:hAnsi="Times New Roman" w:cs="Times New Roman"/>
          <w:sz w:val="24"/>
          <w:szCs w:val="24"/>
        </w:rPr>
      </w:pPr>
    </w:p>
    <w:p w14:paraId="6FADAB81" w14:textId="77777777" w:rsidR="00A106AF" w:rsidRPr="00413A24" w:rsidRDefault="00A106AF" w:rsidP="00413A24">
      <w:pPr>
        <w:spacing w:after="0" w:line="480" w:lineRule="auto"/>
        <w:rPr>
          <w:rFonts w:ascii="Times New Roman" w:hAnsi="Times New Roman" w:cs="Times New Roman"/>
          <w:sz w:val="24"/>
          <w:szCs w:val="24"/>
        </w:rPr>
      </w:pPr>
    </w:p>
    <w:p w14:paraId="74996C58" w14:textId="77777777" w:rsidR="006356C5" w:rsidRPr="00413A24" w:rsidRDefault="00144DC4" w:rsidP="00144DC4">
      <w:pPr>
        <w:tabs>
          <w:tab w:val="left" w:pos="7395"/>
        </w:tabs>
        <w:spacing w:after="0" w:line="480" w:lineRule="auto"/>
        <w:rPr>
          <w:rFonts w:ascii="Times New Roman" w:hAnsi="Times New Roman" w:cs="Times New Roman"/>
          <w:sz w:val="24"/>
          <w:szCs w:val="24"/>
        </w:rPr>
      </w:pPr>
      <w:r>
        <w:rPr>
          <w:rFonts w:ascii="Times New Roman" w:hAnsi="Times New Roman" w:cs="Times New Roman"/>
          <w:sz w:val="24"/>
          <w:szCs w:val="24"/>
        </w:rPr>
        <w:tab/>
      </w:r>
    </w:p>
    <w:p w14:paraId="3CDE6F2B" w14:textId="77777777" w:rsidR="006356C5" w:rsidRPr="00413A24" w:rsidRDefault="006356C5" w:rsidP="00413A24">
      <w:pPr>
        <w:spacing w:after="0" w:line="480" w:lineRule="auto"/>
        <w:rPr>
          <w:rFonts w:ascii="Times New Roman" w:hAnsi="Times New Roman" w:cs="Times New Roman"/>
          <w:sz w:val="24"/>
          <w:szCs w:val="24"/>
        </w:rPr>
      </w:pPr>
    </w:p>
    <w:p w14:paraId="3C5BA08F" w14:textId="77777777" w:rsidR="006356C5" w:rsidRPr="00413A24" w:rsidRDefault="006356C5" w:rsidP="00413A24">
      <w:pPr>
        <w:spacing w:after="0" w:line="480" w:lineRule="auto"/>
        <w:rPr>
          <w:rFonts w:ascii="Times New Roman" w:hAnsi="Times New Roman" w:cs="Times New Roman"/>
          <w:sz w:val="24"/>
          <w:szCs w:val="24"/>
        </w:rPr>
      </w:pPr>
    </w:p>
    <w:p w14:paraId="222B62EC" w14:textId="77777777" w:rsidR="006356C5" w:rsidRPr="00413A24" w:rsidRDefault="006356C5" w:rsidP="00413A24">
      <w:pPr>
        <w:spacing w:after="0" w:line="480" w:lineRule="auto"/>
        <w:rPr>
          <w:rFonts w:ascii="Times New Roman" w:hAnsi="Times New Roman" w:cs="Times New Roman"/>
          <w:sz w:val="24"/>
          <w:szCs w:val="24"/>
        </w:rPr>
      </w:pPr>
    </w:p>
    <w:p w14:paraId="757EAA75" w14:textId="77777777" w:rsidR="006356C5" w:rsidRPr="00413A24" w:rsidRDefault="006356C5" w:rsidP="00413A24">
      <w:pPr>
        <w:spacing w:after="0" w:line="480" w:lineRule="auto"/>
        <w:rPr>
          <w:rFonts w:ascii="Times New Roman" w:hAnsi="Times New Roman" w:cs="Times New Roman"/>
          <w:sz w:val="24"/>
          <w:szCs w:val="24"/>
        </w:rPr>
      </w:pPr>
    </w:p>
    <w:p w14:paraId="175E4996" w14:textId="77777777" w:rsidR="006356C5" w:rsidRPr="00413A24" w:rsidRDefault="006356C5" w:rsidP="00413A24">
      <w:pPr>
        <w:spacing w:after="0" w:line="480" w:lineRule="auto"/>
        <w:rPr>
          <w:rFonts w:ascii="Times New Roman" w:hAnsi="Times New Roman" w:cs="Times New Roman"/>
          <w:sz w:val="24"/>
          <w:szCs w:val="24"/>
        </w:rPr>
      </w:pPr>
    </w:p>
    <w:p w14:paraId="1739B55E" w14:textId="77777777" w:rsidR="006356C5" w:rsidRPr="00413A24" w:rsidRDefault="006356C5" w:rsidP="00413A24">
      <w:pPr>
        <w:spacing w:after="0" w:line="480" w:lineRule="auto"/>
        <w:rPr>
          <w:rFonts w:ascii="Times New Roman" w:hAnsi="Times New Roman" w:cs="Times New Roman"/>
          <w:sz w:val="24"/>
          <w:szCs w:val="24"/>
        </w:rPr>
      </w:pPr>
    </w:p>
    <w:p w14:paraId="1BEFA1A1" w14:textId="77777777" w:rsidR="006356C5" w:rsidRPr="00413A24" w:rsidRDefault="006356C5" w:rsidP="00413A24">
      <w:pPr>
        <w:spacing w:after="0" w:line="480" w:lineRule="auto"/>
        <w:rPr>
          <w:rFonts w:ascii="Times New Roman" w:hAnsi="Times New Roman" w:cs="Times New Roman"/>
          <w:sz w:val="24"/>
          <w:szCs w:val="24"/>
        </w:rPr>
      </w:pPr>
    </w:p>
    <w:p w14:paraId="53186618" w14:textId="77777777" w:rsidR="006356C5" w:rsidRPr="00413A24" w:rsidRDefault="006356C5" w:rsidP="00413A24">
      <w:pPr>
        <w:spacing w:after="0" w:line="480" w:lineRule="auto"/>
        <w:rPr>
          <w:rFonts w:ascii="Times New Roman" w:hAnsi="Times New Roman" w:cs="Times New Roman"/>
          <w:sz w:val="24"/>
          <w:szCs w:val="24"/>
        </w:rPr>
      </w:pPr>
    </w:p>
    <w:p w14:paraId="6A1180EE" w14:textId="77777777" w:rsidR="006356C5" w:rsidRDefault="006356C5" w:rsidP="00413A24">
      <w:pPr>
        <w:spacing w:after="0" w:line="480" w:lineRule="auto"/>
        <w:rPr>
          <w:rFonts w:ascii="Times New Roman" w:hAnsi="Times New Roman" w:cs="Times New Roman"/>
          <w:sz w:val="24"/>
          <w:szCs w:val="24"/>
        </w:rPr>
      </w:pPr>
    </w:p>
    <w:p w14:paraId="3C8C1EFA" w14:textId="77777777" w:rsidR="002E182C" w:rsidRDefault="002E182C" w:rsidP="00413A24">
      <w:pPr>
        <w:spacing w:after="0" w:line="480" w:lineRule="auto"/>
        <w:rPr>
          <w:rFonts w:ascii="Times New Roman" w:hAnsi="Times New Roman" w:cs="Times New Roman"/>
          <w:sz w:val="24"/>
          <w:szCs w:val="24"/>
        </w:rPr>
      </w:pPr>
    </w:p>
    <w:p w14:paraId="668D219A" w14:textId="77777777" w:rsidR="002E182C" w:rsidRDefault="002E182C" w:rsidP="00413A24">
      <w:pPr>
        <w:spacing w:after="0" w:line="480" w:lineRule="auto"/>
        <w:rPr>
          <w:rFonts w:ascii="Times New Roman" w:hAnsi="Times New Roman" w:cs="Times New Roman"/>
          <w:sz w:val="24"/>
          <w:szCs w:val="24"/>
        </w:rPr>
      </w:pPr>
    </w:p>
    <w:p w14:paraId="4F4F0768" w14:textId="77777777" w:rsidR="002E182C" w:rsidRDefault="002E182C" w:rsidP="00413A24">
      <w:pPr>
        <w:spacing w:after="0" w:line="480" w:lineRule="auto"/>
        <w:rPr>
          <w:rFonts w:ascii="Times New Roman" w:hAnsi="Times New Roman" w:cs="Times New Roman"/>
          <w:sz w:val="24"/>
          <w:szCs w:val="24"/>
        </w:rPr>
      </w:pPr>
    </w:p>
    <w:p w14:paraId="25DC014A" w14:textId="77777777" w:rsidR="002E182C" w:rsidRDefault="002E182C" w:rsidP="00413A24">
      <w:pPr>
        <w:spacing w:after="0" w:line="480" w:lineRule="auto"/>
        <w:rPr>
          <w:rFonts w:ascii="Times New Roman" w:hAnsi="Times New Roman" w:cs="Times New Roman"/>
          <w:sz w:val="24"/>
          <w:szCs w:val="24"/>
        </w:rPr>
      </w:pPr>
    </w:p>
    <w:p w14:paraId="042A4BED" w14:textId="77777777" w:rsidR="00BC76FD" w:rsidRDefault="00BC76FD" w:rsidP="008E3D32">
      <w:pPr>
        <w:spacing w:after="0" w:line="480" w:lineRule="auto"/>
        <w:jc w:val="center"/>
        <w:rPr>
          <w:rFonts w:ascii="Times New Roman" w:hAnsi="Times New Roman" w:cs="Times New Roman"/>
          <w:sz w:val="24"/>
          <w:szCs w:val="24"/>
        </w:rPr>
      </w:pPr>
    </w:p>
    <w:p w14:paraId="65AF86FB" w14:textId="77777777" w:rsidR="00AB55F9" w:rsidRDefault="006D1822" w:rsidP="00AB55F9">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World Politics</w:t>
      </w:r>
    </w:p>
    <w:p w14:paraId="19DA3AC1" w14:textId="00735751" w:rsidR="00D644BD" w:rsidRPr="00D644BD" w:rsidRDefault="00D644BD" w:rsidP="00D644BD">
      <w:pPr>
        <w:spacing w:line="480" w:lineRule="auto"/>
        <w:ind w:firstLine="720"/>
        <w:rPr>
          <w:rFonts w:ascii="Times New Roman" w:hAnsi="Times New Roman" w:cs="Times New Roman"/>
          <w:sz w:val="24"/>
          <w:szCs w:val="24"/>
        </w:rPr>
      </w:pPr>
      <w:r w:rsidRPr="00D644BD">
        <w:rPr>
          <w:rFonts w:ascii="Times New Roman" w:hAnsi="Times New Roman" w:cs="Times New Roman"/>
          <w:sz w:val="24"/>
          <w:szCs w:val="24"/>
        </w:rPr>
        <w:t xml:space="preserve">Terrorism is defined as the use of violence against civilians following political, religious or social objectives. It can be classified as </w:t>
      </w:r>
      <w:r w:rsidR="0050518A">
        <w:rPr>
          <w:rFonts w:ascii="Times New Roman" w:hAnsi="Times New Roman" w:cs="Times New Roman"/>
          <w:sz w:val="24"/>
          <w:szCs w:val="24"/>
        </w:rPr>
        <w:t>s</w:t>
      </w:r>
      <w:r w:rsidRPr="00D644BD">
        <w:rPr>
          <w:rFonts w:ascii="Times New Roman" w:hAnsi="Times New Roman" w:cs="Times New Roman"/>
          <w:sz w:val="24"/>
          <w:szCs w:val="24"/>
        </w:rPr>
        <w:t xml:space="preserve">tate-sponsored terrorism in which state is directly involved in any terrorist activity, dissent terrorism that includes any terrorist activity by the rebellions against the government, </w:t>
      </w:r>
      <w:r w:rsidR="0050518A">
        <w:rPr>
          <w:rFonts w:ascii="Times New Roman" w:hAnsi="Times New Roman" w:cs="Times New Roman"/>
          <w:sz w:val="24"/>
          <w:szCs w:val="24"/>
        </w:rPr>
        <w:t>r</w:t>
      </w:r>
      <w:r w:rsidRPr="00D644BD">
        <w:rPr>
          <w:rFonts w:ascii="Times New Roman" w:hAnsi="Times New Roman" w:cs="Times New Roman"/>
          <w:sz w:val="24"/>
          <w:szCs w:val="24"/>
        </w:rPr>
        <w:t xml:space="preserve">eligious terrorism that includes a terrorist group that is religiously encouraged or compelled and lastly, </w:t>
      </w:r>
      <w:r w:rsidR="0050518A">
        <w:rPr>
          <w:rFonts w:ascii="Times New Roman" w:hAnsi="Times New Roman" w:cs="Times New Roman"/>
          <w:sz w:val="24"/>
          <w:szCs w:val="24"/>
        </w:rPr>
        <w:t>c</w:t>
      </w:r>
      <w:r w:rsidRPr="00D644BD">
        <w:rPr>
          <w:rFonts w:ascii="Times New Roman" w:hAnsi="Times New Roman" w:cs="Times New Roman"/>
          <w:sz w:val="24"/>
          <w:szCs w:val="24"/>
        </w:rPr>
        <w:t>riminal terrorism whi</w:t>
      </w:r>
      <w:r w:rsidR="003C6C62">
        <w:rPr>
          <w:rFonts w:ascii="Times New Roman" w:hAnsi="Times New Roman" w:cs="Times New Roman"/>
          <w:sz w:val="24"/>
          <w:szCs w:val="24"/>
        </w:rPr>
        <w:t>ch helps</w:t>
      </w:r>
      <w:r w:rsidRPr="00D644BD">
        <w:rPr>
          <w:rFonts w:ascii="Times New Roman" w:hAnsi="Times New Roman" w:cs="Times New Roman"/>
          <w:sz w:val="24"/>
          <w:szCs w:val="24"/>
        </w:rPr>
        <w:t xml:space="preserve"> in crime</w:t>
      </w:r>
      <w:r w:rsidR="003C6C62">
        <w:rPr>
          <w:rFonts w:ascii="Times New Roman" w:hAnsi="Times New Roman" w:cs="Times New Roman"/>
          <w:sz w:val="24"/>
          <w:szCs w:val="24"/>
        </w:rPr>
        <w:t>s</w:t>
      </w:r>
      <w:r w:rsidR="00C366AB">
        <w:rPr>
          <w:rFonts w:ascii="Times New Roman" w:hAnsi="Times New Roman" w:cs="Times New Roman"/>
          <w:sz w:val="24"/>
          <w:szCs w:val="24"/>
        </w:rPr>
        <w:t xml:space="preserve"> and criminal profits </w:t>
      </w:r>
      <w:r w:rsidR="00C366AB" w:rsidRPr="00C366AB">
        <w:rPr>
          <w:rFonts w:ascii="Times New Roman" w:hAnsi="Times New Roman" w:cs="Times New Roman"/>
          <w:sz w:val="24"/>
          <w:szCs w:val="24"/>
        </w:rPr>
        <w:t>(“Definition, History, and Types of Terrorism | Online Degree Programs,” n.d.).</w:t>
      </w:r>
      <w:bookmarkStart w:id="0" w:name="_GoBack"/>
      <w:bookmarkEnd w:id="0"/>
    </w:p>
    <w:p w14:paraId="640CC358" w14:textId="77777777" w:rsidR="00D644BD" w:rsidRPr="00D644BD" w:rsidRDefault="00D644BD" w:rsidP="00D644BD">
      <w:pPr>
        <w:spacing w:line="480" w:lineRule="auto"/>
        <w:ind w:firstLine="720"/>
        <w:rPr>
          <w:rFonts w:ascii="Times New Roman" w:hAnsi="Times New Roman" w:cs="Times New Roman"/>
          <w:sz w:val="24"/>
          <w:szCs w:val="24"/>
        </w:rPr>
      </w:pPr>
      <w:r w:rsidRPr="00D644BD">
        <w:rPr>
          <w:rFonts w:ascii="Times New Roman" w:hAnsi="Times New Roman" w:cs="Times New Roman"/>
          <w:sz w:val="24"/>
          <w:szCs w:val="24"/>
        </w:rPr>
        <w:t xml:space="preserve">Typically terrorists target a larger population as their basic aim is to spread fear while causing as much damage as possible. They tend to study the area which they want to target and then select different methods to perform the attack. Some of the methods are bombing, suicide bombing, use of biological or chemical weapons, and drone attacks, etc. To get rid of these terrorist attacks it is important to make counter-terrorism law enforcement agencies so that the lives of many innocent people can be saved. </w:t>
      </w:r>
    </w:p>
    <w:p w14:paraId="58AF00E0" w14:textId="77777777" w:rsidR="00D644BD" w:rsidRPr="00D644BD" w:rsidRDefault="00D644BD" w:rsidP="00D644BD">
      <w:pPr>
        <w:spacing w:line="480" w:lineRule="auto"/>
        <w:ind w:firstLine="720"/>
        <w:rPr>
          <w:rFonts w:ascii="Times New Roman" w:hAnsi="Times New Roman" w:cs="Times New Roman"/>
          <w:sz w:val="24"/>
          <w:szCs w:val="24"/>
        </w:rPr>
      </w:pPr>
      <w:r w:rsidRPr="00D644BD">
        <w:rPr>
          <w:rFonts w:ascii="Times New Roman" w:hAnsi="Times New Roman" w:cs="Times New Roman"/>
          <w:sz w:val="24"/>
          <w:szCs w:val="24"/>
        </w:rPr>
        <w:t xml:space="preserve">Moving on towards drone attacks, it can be defined as an attack by unmanned combat aerial vehicles. Since 19th-century drones have been a part of warfare. They were first considered as spy planes however soon they turned into a deadly weapon that can kill thousands of people. Although many researchers agreed upon using a drone to save America yet they forget to consider that with terrorists many civilians also died because of these strikes. According to the US, foreign policymakers drone attacks are precise and less messy limiting collateral damage. However, drone strikes are one of the main reasons for increased terrorism because innocent people who lost their loved ones or people living under constant fear of drone attacks develop immense rage causing them to join certain terrorist groups. </w:t>
      </w:r>
    </w:p>
    <w:p w14:paraId="4CC17F85" w14:textId="4773ADAE" w:rsidR="00D644BD" w:rsidRPr="00D644BD" w:rsidRDefault="00D644BD" w:rsidP="00D644BD">
      <w:pPr>
        <w:spacing w:line="480" w:lineRule="auto"/>
        <w:ind w:firstLine="720"/>
        <w:rPr>
          <w:rFonts w:ascii="Times New Roman" w:hAnsi="Times New Roman" w:cs="Times New Roman"/>
          <w:sz w:val="24"/>
          <w:szCs w:val="24"/>
        </w:rPr>
      </w:pPr>
      <w:r w:rsidRPr="00D644BD">
        <w:rPr>
          <w:rFonts w:ascii="Times New Roman" w:hAnsi="Times New Roman" w:cs="Times New Roman"/>
          <w:sz w:val="24"/>
          <w:szCs w:val="24"/>
        </w:rPr>
        <w:lastRenderedPageBreak/>
        <w:t>While discussing specifically state terrorism</w:t>
      </w:r>
      <w:r w:rsidR="0050518A">
        <w:rPr>
          <w:rFonts w:ascii="Times New Roman" w:hAnsi="Times New Roman" w:cs="Times New Roman"/>
          <w:sz w:val="24"/>
          <w:szCs w:val="24"/>
        </w:rPr>
        <w:t>,</w:t>
      </w:r>
      <w:r w:rsidRPr="00D644BD">
        <w:rPr>
          <w:rFonts w:ascii="Times New Roman" w:hAnsi="Times New Roman" w:cs="Times New Roman"/>
          <w:sz w:val="24"/>
          <w:szCs w:val="24"/>
        </w:rPr>
        <w:t xml:space="preserve"> it is defined as any terrorist acts committed by the state. Many states are involved in terrorism and are funding certain terrorist groups for their own benefits. For example, North Korea in 1987 detonated a bomb on Korean Air flight thereby killing all the people abroad. Thus to maintain peace it is important to understand basic human rights and focus on negotiating issues rather than war. </w:t>
      </w:r>
    </w:p>
    <w:p w14:paraId="3645EB9B" w14:textId="77777777" w:rsidR="00BA1AE1" w:rsidRDefault="00BA1AE1" w:rsidP="00411491">
      <w:pPr>
        <w:spacing w:line="480" w:lineRule="auto"/>
        <w:ind w:firstLine="720"/>
        <w:rPr>
          <w:rFonts w:ascii="Times New Roman" w:hAnsi="Times New Roman" w:cs="Times New Roman"/>
          <w:sz w:val="24"/>
          <w:szCs w:val="24"/>
        </w:rPr>
      </w:pPr>
    </w:p>
    <w:p w14:paraId="336C6E6E" w14:textId="77777777" w:rsidR="00BA1AE1" w:rsidRDefault="00BA1AE1" w:rsidP="00411491">
      <w:pPr>
        <w:spacing w:line="480" w:lineRule="auto"/>
        <w:ind w:firstLine="720"/>
        <w:rPr>
          <w:rFonts w:ascii="Times New Roman" w:hAnsi="Times New Roman" w:cs="Times New Roman"/>
          <w:sz w:val="24"/>
          <w:szCs w:val="24"/>
        </w:rPr>
      </w:pPr>
    </w:p>
    <w:p w14:paraId="61D5329F" w14:textId="77777777" w:rsidR="00BA1AE1" w:rsidRDefault="00BA1AE1" w:rsidP="00411491">
      <w:pPr>
        <w:spacing w:line="480" w:lineRule="auto"/>
        <w:ind w:firstLine="720"/>
        <w:rPr>
          <w:rFonts w:ascii="Times New Roman" w:hAnsi="Times New Roman" w:cs="Times New Roman"/>
          <w:sz w:val="24"/>
          <w:szCs w:val="24"/>
        </w:rPr>
      </w:pPr>
    </w:p>
    <w:p w14:paraId="652B32DE" w14:textId="77777777" w:rsidR="00C366AB" w:rsidRDefault="00C366AB" w:rsidP="00411491">
      <w:pPr>
        <w:spacing w:line="480" w:lineRule="auto"/>
        <w:ind w:firstLine="720"/>
        <w:rPr>
          <w:rFonts w:ascii="Times New Roman" w:hAnsi="Times New Roman" w:cs="Times New Roman"/>
          <w:sz w:val="24"/>
          <w:szCs w:val="24"/>
        </w:rPr>
      </w:pPr>
    </w:p>
    <w:p w14:paraId="454B699B" w14:textId="77777777" w:rsidR="00C366AB" w:rsidRDefault="00C366AB" w:rsidP="00411491">
      <w:pPr>
        <w:spacing w:line="480" w:lineRule="auto"/>
        <w:ind w:firstLine="720"/>
        <w:rPr>
          <w:rFonts w:ascii="Times New Roman" w:hAnsi="Times New Roman" w:cs="Times New Roman"/>
          <w:sz w:val="24"/>
          <w:szCs w:val="24"/>
        </w:rPr>
      </w:pPr>
    </w:p>
    <w:p w14:paraId="791F3BEB" w14:textId="77777777" w:rsidR="00C366AB" w:rsidRDefault="00C366AB" w:rsidP="00411491">
      <w:pPr>
        <w:spacing w:line="480" w:lineRule="auto"/>
        <w:ind w:firstLine="720"/>
        <w:rPr>
          <w:rFonts w:ascii="Times New Roman" w:hAnsi="Times New Roman" w:cs="Times New Roman"/>
          <w:sz w:val="24"/>
          <w:szCs w:val="24"/>
        </w:rPr>
      </w:pPr>
    </w:p>
    <w:p w14:paraId="3E4A93B1" w14:textId="77777777" w:rsidR="00C366AB" w:rsidRDefault="00C366AB" w:rsidP="00411491">
      <w:pPr>
        <w:spacing w:line="480" w:lineRule="auto"/>
        <w:ind w:firstLine="720"/>
        <w:rPr>
          <w:rFonts w:ascii="Times New Roman" w:hAnsi="Times New Roman" w:cs="Times New Roman"/>
          <w:sz w:val="24"/>
          <w:szCs w:val="24"/>
        </w:rPr>
      </w:pPr>
    </w:p>
    <w:p w14:paraId="4E10C7BD" w14:textId="77777777" w:rsidR="00C366AB" w:rsidRDefault="00C366AB" w:rsidP="00411491">
      <w:pPr>
        <w:spacing w:line="480" w:lineRule="auto"/>
        <w:ind w:firstLine="720"/>
        <w:rPr>
          <w:rFonts w:ascii="Times New Roman" w:hAnsi="Times New Roman" w:cs="Times New Roman"/>
          <w:sz w:val="24"/>
          <w:szCs w:val="24"/>
        </w:rPr>
      </w:pPr>
    </w:p>
    <w:p w14:paraId="74CB80B6" w14:textId="77777777" w:rsidR="00C366AB" w:rsidRDefault="00C366AB" w:rsidP="00411491">
      <w:pPr>
        <w:spacing w:line="480" w:lineRule="auto"/>
        <w:ind w:firstLine="720"/>
        <w:rPr>
          <w:rFonts w:ascii="Times New Roman" w:hAnsi="Times New Roman" w:cs="Times New Roman"/>
          <w:sz w:val="24"/>
          <w:szCs w:val="24"/>
        </w:rPr>
      </w:pPr>
    </w:p>
    <w:p w14:paraId="3E15CB44" w14:textId="77777777" w:rsidR="00C366AB" w:rsidRDefault="00C366AB" w:rsidP="00411491">
      <w:pPr>
        <w:spacing w:line="480" w:lineRule="auto"/>
        <w:ind w:firstLine="720"/>
        <w:rPr>
          <w:rFonts w:ascii="Times New Roman" w:hAnsi="Times New Roman" w:cs="Times New Roman"/>
          <w:sz w:val="24"/>
          <w:szCs w:val="24"/>
        </w:rPr>
      </w:pPr>
    </w:p>
    <w:p w14:paraId="6523C100" w14:textId="77777777" w:rsidR="00C366AB" w:rsidRDefault="00C366AB" w:rsidP="00411491">
      <w:pPr>
        <w:spacing w:line="480" w:lineRule="auto"/>
        <w:ind w:firstLine="720"/>
        <w:rPr>
          <w:rFonts w:ascii="Times New Roman" w:hAnsi="Times New Roman" w:cs="Times New Roman"/>
          <w:sz w:val="24"/>
          <w:szCs w:val="24"/>
        </w:rPr>
      </w:pPr>
    </w:p>
    <w:p w14:paraId="27AFF9EA" w14:textId="77777777" w:rsidR="00C366AB" w:rsidRDefault="00C366AB" w:rsidP="00411491">
      <w:pPr>
        <w:spacing w:line="480" w:lineRule="auto"/>
        <w:ind w:firstLine="720"/>
        <w:rPr>
          <w:rFonts w:ascii="Times New Roman" w:hAnsi="Times New Roman" w:cs="Times New Roman"/>
          <w:sz w:val="24"/>
          <w:szCs w:val="24"/>
        </w:rPr>
      </w:pPr>
    </w:p>
    <w:p w14:paraId="4A0EF515" w14:textId="77777777" w:rsidR="00C366AB" w:rsidRDefault="00C366AB" w:rsidP="00411491">
      <w:pPr>
        <w:spacing w:line="480" w:lineRule="auto"/>
        <w:ind w:firstLine="720"/>
        <w:rPr>
          <w:rFonts w:ascii="Times New Roman" w:hAnsi="Times New Roman" w:cs="Times New Roman"/>
          <w:sz w:val="24"/>
          <w:szCs w:val="24"/>
        </w:rPr>
      </w:pPr>
    </w:p>
    <w:p w14:paraId="4BDAC818" w14:textId="77777777" w:rsidR="00C366AB" w:rsidRPr="00C366AB" w:rsidRDefault="00C366AB" w:rsidP="00C366AB">
      <w:pPr>
        <w:spacing w:line="480" w:lineRule="auto"/>
        <w:ind w:firstLine="720"/>
        <w:jc w:val="center"/>
        <w:rPr>
          <w:rFonts w:ascii="Times New Roman" w:hAnsi="Times New Roman" w:cs="Times New Roman"/>
          <w:b/>
          <w:sz w:val="24"/>
          <w:szCs w:val="24"/>
        </w:rPr>
      </w:pPr>
      <w:r w:rsidRPr="00C366AB">
        <w:rPr>
          <w:rFonts w:ascii="Times New Roman" w:hAnsi="Times New Roman" w:cs="Times New Roman"/>
          <w:b/>
          <w:sz w:val="24"/>
          <w:szCs w:val="24"/>
        </w:rPr>
        <w:lastRenderedPageBreak/>
        <w:t>References</w:t>
      </w:r>
    </w:p>
    <w:p w14:paraId="233B0EB9" w14:textId="77777777" w:rsidR="00C366AB" w:rsidRPr="00C366AB" w:rsidRDefault="00C366AB" w:rsidP="00C366AB">
      <w:pPr>
        <w:spacing w:line="480" w:lineRule="auto"/>
        <w:ind w:left="720" w:hanging="720"/>
        <w:rPr>
          <w:rFonts w:ascii="Times New Roman" w:hAnsi="Times New Roman" w:cs="Times New Roman"/>
          <w:sz w:val="24"/>
          <w:szCs w:val="24"/>
        </w:rPr>
      </w:pPr>
      <w:r w:rsidRPr="00C366AB">
        <w:rPr>
          <w:rFonts w:ascii="Times New Roman" w:hAnsi="Times New Roman" w:cs="Times New Roman"/>
          <w:b/>
          <w:sz w:val="24"/>
          <w:szCs w:val="24"/>
        </w:rPr>
        <w:fldChar w:fldCharType="begin"/>
      </w:r>
      <w:r w:rsidRPr="00C366AB">
        <w:rPr>
          <w:rFonts w:ascii="Times New Roman" w:hAnsi="Times New Roman" w:cs="Times New Roman"/>
          <w:b/>
          <w:sz w:val="24"/>
          <w:szCs w:val="24"/>
        </w:rPr>
        <w:instrText xml:space="preserve"> ADDIN ZOTERO_BIBL {"uncited":[],"omitted":[],"custom":[]} CSL_BIBLIOGRAPHY </w:instrText>
      </w:r>
      <w:r w:rsidRPr="00C366AB">
        <w:rPr>
          <w:rFonts w:ascii="Times New Roman" w:hAnsi="Times New Roman" w:cs="Times New Roman"/>
          <w:b/>
          <w:sz w:val="24"/>
          <w:szCs w:val="24"/>
        </w:rPr>
        <w:fldChar w:fldCharType="separate"/>
      </w:r>
      <w:r w:rsidRPr="00C366AB">
        <w:rPr>
          <w:rFonts w:ascii="Times New Roman" w:hAnsi="Times New Roman" w:cs="Times New Roman"/>
          <w:sz w:val="24"/>
          <w:szCs w:val="24"/>
        </w:rPr>
        <w:t>Definition, History, and Types of Terrorism | Online Degree Programs. (n.d.). Retrieved July 29, 2019, from https://ekuonline.eku.edu/homeland-security/definition-history-and-types-terrorism</w:t>
      </w:r>
    </w:p>
    <w:p w14:paraId="3ADD0377" w14:textId="2BB0860E" w:rsidR="00C366AB" w:rsidRDefault="00C366AB" w:rsidP="00C366AB">
      <w:pPr>
        <w:spacing w:line="480" w:lineRule="auto"/>
        <w:ind w:firstLine="720"/>
        <w:rPr>
          <w:rFonts w:ascii="Times New Roman" w:hAnsi="Times New Roman" w:cs="Times New Roman"/>
          <w:sz w:val="24"/>
          <w:szCs w:val="24"/>
        </w:rPr>
      </w:pPr>
      <w:r w:rsidRPr="00C366AB">
        <w:rPr>
          <w:rFonts w:ascii="Times New Roman" w:hAnsi="Times New Roman" w:cs="Times New Roman"/>
          <w:sz w:val="24"/>
          <w:szCs w:val="24"/>
        </w:rPr>
        <w:fldChar w:fldCharType="end"/>
      </w:r>
    </w:p>
    <w:sectPr w:rsidR="00C366AB"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9C92F0" w14:textId="77777777" w:rsidR="00683AE0" w:rsidRDefault="00683AE0" w:rsidP="00267851">
      <w:pPr>
        <w:spacing w:after="0" w:line="240" w:lineRule="auto"/>
      </w:pPr>
      <w:r>
        <w:separator/>
      </w:r>
    </w:p>
  </w:endnote>
  <w:endnote w:type="continuationSeparator" w:id="0">
    <w:p w14:paraId="54EC8628" w14:textId="77777777" w:rsidR="00683AE0" w:rsidRDefault="00683AE0"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1982BE" w14:textId="77777777" w:rsidR="00683AE0" w:rsidRDefault="00683AE0" w:rsidP="00267851">
      <w:pPr>
        <w:spacing w:after="0" w:line="240" w:lineRule="auto"/>
      </w:pPr>
      <w:r>
        <w:separator/>
      </w:r>
    </w:p>
  </w:footnote>
  <w:footnote w:type="continuationSeparator" w:id="0">
    <w:p w14:paraId="5315982B" w14:textId="77777777" w:rsidR="00683AE0" w:rsidRDefault="00683AE0"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967865" w14:textId="77777777" w:rsidR="00A106AF" w:rsidRPr="001A02CC" w:rsidRDefault="006E4204"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POLITICAL SCIENCE</w:t>
    </w:r>
    <w:r w:rsidR="00A106AF"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9A42C7">
      <w:rPr>
        <w:rFonts w:ascii="Times New Roman" w:hAnsi="Times New Roman" w:cs="Times New Roman"/>
        <w:noProof/>
        <w:sz w:val="24"/>
        <w:szCs w:val="24"/>
      </w:rPr>
      <w:t>2</w:t>
    </w:r>
    <w:r w:rsidR="004A07E8" w:rsidRPr="001A02CC">
      <w:rPr>
        <w:rFonts w:ascii="Times New Roman" w:hAnsi="Times New Roman" w:cs="Times New Roman"/>
        <w:sz w:val="24"/>
        <w:szCs w:val="24"/>
      </w:rPr>
      <w:fldChar w:fldCharType="end"/>
    </w:r>
  </w:p>
  <w:p w14:paraId="49957549" w14:textId="77777777" w:rsidR="00A106AF" w:rsidRPr="001A02CC" w:rsidRDefault="00A106A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1063E4"/>
    <w:multiLevelType w:val="hybridMultilevel"/>
    <w:tmpl w:val="B5F87CD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B872E5B"/>
    <w:multiLevelType w:val="multilevel"/>
    <w:tmpl w:val="144863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D4756E6"/>
    <w:multiLevelType w:val="hybridMultilevel"/>
    <w:tmpl w:val="DC0EC5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8FE00C9"/>
    <w:multiLevelType w:val="multilevel"/>
    <w:tmpl w:val="88C454C8"/>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B1F358B"/>
    <w:multiLevelType w:val="hybridMultilevel"/>
    <w:tmpl w:val="882445A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5D2A5F53"/>
    <w:multiLevelType w:val="hybridMultilevel"/>
    <w:tmpl w:val="A8EE55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BF26CCC"/>
    <w:multiLevelType w:val="multilevel"/>
    <w:tmpl w:val="17C2B4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0"/>
  </w:num>
  <w:num w:numId="3">
    <w:abstractNumId w:val="1"/>
  </w:num>
  <w:num w:numId="4">
    <w:abstractNumId w:val="2"/>
  </w:num>
  <w:num w:numId="5">
    <w:abstractNumId w:val="3"/>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12F62"/>
    <w:rsid w:val="00022DFB"/>
    <w:rsid w:val="00024ABE"/>
    <w:rsid w:val="0003520F"/>
    <w:rsid w:val="00035E84"/>
    <w:rsid w:val="00041A71"/>
    <w:rsid w:val="00062B5C"/>
    <w:rsid w:val="0007174B"/>
    <w:rsid w:val="00073C7F"/>
    <w:rsid w:val="00077E5E"/>
    <w:rsid w:val="00077F31"/>
    <w:rsid w:val="0008177B"/>
    <w:rsid w:val="00085E60"/>
    <w:rsid w:val="00085F1B"/>
    <w:rsid w:val="00095171"/>
    <w:rsid w:val="000D382A"/>
    <w:rsid w:val="000D79CC"/>
    <w:rsid w:val="000E57F2"/>
    <w:rsid w:val="000F4BEA"/>
    <w:rsid w:val="00113C21"/>
    <w:rsid w:val="00116EC3"/>
    <w:rsid w:val="00121954"/>
    <w:rsid w:val="00130A33"/>
    <w:rsid w:val="00132DCB"/>
    <w:rsid w:val="00141074"/>
    <w:rsid w:val="0014200B"/>
    <w:rsid w:val="00144A09"/>
    <w:rsid w:val="00144DC4"/>
    <w:rsid w:val="001605CE"/>
    <w:rsid w:val="00167893"/>
    <w:rsid w:val="00175313"/>
    <w:rsid w:val="001778C3"/>
    <w:rsid w:val="00180085"/>
    <w:rsid w:val="001817AB"/>
    <w:rsid w:val="001845EC"/>
    <w:rsid w:val="00187C02"/>
    <w:rsid w:val="00192976"/>
    <w:rsid w:val="00194A09"/>
    <w:rsid w:val="001A02CC"/>
    <w:rsid w:val="001A2E7B"/>
    <w:rsid w:val="001B53CC"/>
    <w:rsid w:val="001B79F1"/>
    <w:rsid w:val="001C7E95"/>
    <w:rsid w:val="00201106"/>
    <w:rsid w:val="0020237F"/>
    <w:rsid w:val="00210B94"/>
    <w:rsid w:val="0023779F"/>
    <w:rsid w:val="00267851"/>
    <w:rsid w:val="002777E7"/>
    <w:rsid w:val="00277DE7"/>
    <w:rsid w:val="00281B4E"/>
    <w:rsid w:val="00291068"/>
    <w:rsid w:val="002911EF"/>
    <w:rsid w:val="00292F0D"/>
    <w:rsid w:val="00296E96"/>
    <w:rsid w:val="002970A6"/>
    <w:rsid w:val="00297CF0"/>
    <w:rsid w:val="002A012C"/>
    <w:rsid w:val="002A0EFA"/>
    <w:rsid w:val="002C2062"/>
    <w:rsid w:val="002D277F"/>
    <w:rsid w:val="002D4968"/>
    <w:rsid w:val="002E182C"/>
    <w:rsid w:val="002E229A"/>
    <w:rsid w:val="002E60B1"/>
    <w:rsid w:val="0030010C"/>
    <w:rsid w:val="0030105B"/>
    <w:rsid w:val="0031419E"/>
    <w:rsid w:val="003262D6"/>
    <w:rsid w:val="0033149C"/>
    <w:rsid w:val="00336714"/>
    <w:rsid w:val="0034125C"/>
    <w:rsid w:val="00342996"/>
    <w:rsid w:val="00347503"/>
    <w:rsid w:val="003564F5"/>
    <w:rsid w:val="00357C1F"/>
    <w:rsid w:val="003623F7"/>
    <w:rsid w:val="003635FF"/>
    <w:rsid w:val="00372CF8"/>
    <w:rsid w:val="00375ED0"/>
    <w:rsid w:val="00376361"/>
    <w:rsid w:val="00384480"/>
    <w:rsid w:val="00386362"/>
    <w:rsid w:val="00395842"/>
    <w:rsid w:val="003958E4"/>
    <w:rsid w:val="003C1529"/>
    <w:rsid w:val="003C3BBB"/>
    <w:rsid w:val="003C6C62"/>
    <w:rsid w:val="003E291F"/>
    <w:rsid w:val="003E3D4E"/>
    <w:rsid w:val="00404812"/>
    <w:rsid w:val="00411491"/>
    <w:rsid w:val="00413A24"/>
    <w:rsid w:val="00436BC9"/>
    <w:rsid w:val="0044270C"/>
    <w:rsid w:val="0045517C"/>
    <w:rsid w:val="00461E43"/>
    <w:rsid w:val="004641BB"/>
    <w:rsid w:val="00471063"/>
    <w:rsid w:val="00474A03"/>
    <w:rsid w:val="0048335C"/>
    <w:rsid w:val="00491E21"/>
    <w:rsid w:val="0049284A"/>
    <w:rsid w:val="004A07E8"/>
    <w:rsid w:val="004A5F6F"/>
    <w:rsid w:val="004A758F"/>
    <w:rsid w:val="004D4F88"/>
    <w:rsid w:val="004D6074"/>
    <w:rsid w:val="004E79CF"/>
    <w:rsid w:val="004F5AC7"/>
    <w:rsid w:val="005035DF"/>
    <w:rsid w:val="0050518A"/>
    <w:rsid w:val="005168B7"/>
    <w:rsid w:val="00517BB8"/>
    <w:rsid w:val="00525437"/>
    <w:rsid w:val="00527FD6"/>
    <w:rsid w:val="005309CE"/>
    <w:rsid w:val="005346B4"/>
    <w:rsid w:val="00541772"/>
    <w:rsid w:val="00550A64"/>
    <w:rsid w:val="00550EFD"/>
    <w:rsid w:val="00551AB2"/>
    <w:rsid w:val="00557CE1"/>
    <w:rsid w:val="00562C40"/>
    <w:rsid w:val="00563857"/>
    <w:rsid w:val="00564F3E"/>
    <w:rsid w:val="00567E92"/>
    <w:rsid w:val="00570919"/>
    <w:rsid w:val="005C20F1"/>
    <w:rsid w:val="005F2586"/>
    <w:rsid w:val="005F39A8"/>
    <w:rsid w:val="00601F64"/>
    <w:rsid w:val="00602F77"/>
    <w:rsid w:val="00604DD8"/>
    <w:rsid w:val="00605607"/>
    <w:rsid w:val="00615C55"/>
    <w:rsid w:val="0061790E"/>
    <w:rsid w:val="00620235"/>
    <w:rsid w:val="006203CF"/>
    <w:rsid w:val="006356C5"/>
    <w:rsid w:val="00641333"/>
    <w:rsid w:val="00641FCB"/>
    <w:rsid w:val="00643475"/>
    <w:rsid w:val="006507CC"/>
    <w:rsid w:val="0065489A"/>
    <w:rsid w:val="00674FF2"/>
    <w:rsid w:val="006754AC"/>
    <w:rsid w:val="00676B1A"/>
    <w:rsid w:val="00682F04"/>
    <w:rsid w:val="00683AE0"/>
    <w:rsid w:val="00686D36"/>
    <w:rsid w:val="006931BF"/>
    <w:rsid w:val="00696BE7"/>
    <w:rsid w:val="006B5978"/>
    <w:rsid w:val="006B5CD5"/>
    <w:rsid w:val="006B6F7E"/>
    <w:rsid w:val="006C18BB"/>
    <w:rsid w:val="006D1822"/>
    <w:rsid w:val="006D5871"/>
    <w:rsid w:val="006D7274"/>
    <w:rsid w:val="006E4204"/>
    <w:rsid w:val="00705331"/>
    <w:rsid w:val="00706CBD"/>
    <w:rsid w:val="007159F8"/>
    <w:rsid w:val="00721E4F"/>
    <w:rsid w:val="00724370"/>
    <w:rsid w:val="00731119"/>
    <w:rsid w:val="00763AB9"/>
    <w:rsid w:val="007672BD"/>
    <w:rsid w:val="007703AF"/>
    <w:rsid w:val="00784B13"/>
    <w:rsid w:val="00784B35"/>
    <w:rsid w:val="00785C2A"/>
    <w:rsid w:val="007A0BC7"/>
    <w:rsid w:val="007C1B1D"/>
    <w:rsid w:val="007D6ACF"/>
    <w:rsid w:val="007F274F"/>
    <w:rsid w:val="007F46ED"/>
    <w:rsid w:val="0080031C"/>
    <w:rsid w:val="00801DA2"/>
    <w:rsid w:val="008233F0"/>
    <w:rsid w:val="00823597"/>
    <w:rsid w:val="00823B45"/>
    <w:rsid w:val="008255F9"/>
    <w:rsid w:val="00831729"/>
    <w:rsid w:val="00836F47"/>
    <w:rsid w:val="008459F3"/>
    <w:rsid w:val="00861507"/>
    <w:rsid w:val="0086610A"/>
    <w:rsid w:val="00870C08"/>
    <w:rsid w:val="008715FD"/>
    <w:rsid w:val="0087411F"/>
    <w:rsid w:val="00877CA7"/>
    <w:rsid w:val="00881514"/>
    <w:rsid w:val="00886C77"/>
    <w:rsid w:val="00894D72"/>
    <w:rsid w:val="008B2022"/>
    <w:rsid w:val="008C2E22"/>
    <w:rsid w:val="008C3251"/>
    <w:rsid w:val="008D4C7B"/>
    <w:rsid w:val="008E0301"/>
    <w:rsid w:val="008E3D32"/>
    <w:rsid w:val="008E41B6"/>
    <w:rsid w:val="008E5C87"/>
    <w:rsid w:val="008F3774"/>
    <w:rsid w:val="00930066"/>
    <w:rsid w:val="009415DF"/>
    <w:rsid w:val="00943083"/>
    <w:rsid w:val="00980A50"/>
    <w:rsid w:val="009A0765"/>
    <w:rsid w:val="009A10C6"/>
    <w:rsid w:val="009A373A"/>
    <w:rsid w:val="009A42C7"/>
    <w:rsid w:val="009A7EF6"/>
    <w:rsid w:val="009B1C7D"/>
    <w:rsid w:val="009B5E25"/>
    <w:rsid w:val="009B7E64"/>
    <w:rsid w:val="009C7FC0"/>
    <w:rsid w:val="009D357B"/>
    <w:rsid w:val="009F5C59"/>
    <w:rsid w:val="00A06D28"/>
    <w:rsid w:val="00A106AF"/>
    <w:rsid w:val="00A230B5"/>
    <w:rsid w:val="00A321B8"/>
    <w:rsid w:val="00A37A59"/>
    <w:rsid w:val="00A41F39"/>
    <w:rsid w:val="00A4374D"/>
    <w:rsid w:val="00A549FE"/>
    <w:rsid w:val="00A63AE2"/>
    <w:rsid w:val="00A7016E"/>
    <w:rsid w:val="00A81008"/>
    <w:rsid w:val="00A81683"/>
    <w:rsid w:val="00A819C5"/>
    <w:rsid w:val="00A92DFE"/>
    <w:rsid w:val="00AA1C61"/>
    <w:rsid w:val="00AA486C"/>
    <w:rsid w:val="00AA7200"/>
    <w:rsid w:val="00AB06DF"/>
    <w:rsid w:val="00AB29DC"/>
    <w:rsid w:val="00AB55F9"/>
    <w:rsid w:val="00AC7748"/>
    <w:rsid w:val="00AD0793"/>
    <w:rsid w:val="00AD515E"/>
    <w:rsid w:val="00AD5689"/>
    <w:rsid w:val="00AE6340"/>
    <w:rsid w:val="00AF29CF"/>
    <w:rsid w:val="00B15E85"/>
    <w:rsid w:val="00B171B0"/>
    <w:rsid w:val="00B214C5"/>
    <w:rsid w:val="00B31C71"/>
    <w:rsid w:val="00B371B3"/>
    <w:rsid w:val="00B405F9"/>
    <w:rsid w:val="00B53686"/>
    <w:rsid w:val="00B63EE6"/>
    <w:rsid w:val="00B73412"/>
    <w:rsid w:val="00B748C4"/>
    <w:rsid w:val="00B8039B"/>
    <w:rsid w:val="00B867F0"/>
    <w:rsid w:val="00BA1AE1"/>
    <w:rsid w:val="00BA46E9"/>
    <w:rsid w:val="00BB2D65"/>
    <w:rsid w:val="00BB3A47"/>
    <w:rsid w:val="00BB5B9F"/>
    <w:rsid w:val="00BC1E46"/>
    <w:rsid w:val="00BC5D84"/>
    <w:rsid w:val="00BC76FD"/>
    <w:rsid w:val="00BE1349"/>
    <w:rsid w:val="00BE53F1"/>
    <w:rsid w:val="00C035CC"/>
    <w:rsid w:val="00C366AB"/>
    <w:rsid w:val="00C46D2B"/>
    <w:rsid w:val="00C531E9"/>
    <w:rsid w:val="00C5356B"/>
    <w:rsid w:val="00C63288"/>
    <w:rsid w:val="00C74936"/>
    <w:rsid w:val="00C74D28"/>
    <w:rsid w:val="00C75C92"/>
    <w:rsid w:val="00C87E57"/>
    <w:rsid w:val="00CA1C25"/>
    <w:rsid w:val="00CA2688"/>
    <w:rsid w:val="00CA3250"/>
    <w:rsid w:val="00CB2F46"/>
    <w:rsid w:val="00CC14BB"/>
    <w:rsid w:val="00CC274C"/>
    <w:rsid w:val="00CE7CB6"/>
    <w:rsid w:val="00CF0A51"/>
    <w:rsid w:val="00CF4D8C"/>
    <w:rsid w:val="00CF69ED"/>
    <w:rsid w:val="00D13E6A"/>
    <w:rsid w:val="00D15690"/>
    <w:rsid w:val="00D265BA"/>
    <w:rsid w:val="00D4050A"/>
    <w:rsid w:val="00D5076D"/>
    <w:rsid w:val="00D51A6C"/>
    <w:rsid w:val="00D55B32"/>
    <w:rsid w:val="00D644BD"/>
    <w:rsid w:val="00D674C1"/>
    <w:rsid w:val="00D763D4"/>
    <w:rsid w:val="00D80C8E"/>
    <w:rsid w:val="00D8339D"/>
    <w:rsid w:val="00D855F2"/>
    <w:rsid w:val="00D856EE"/>
    <w:rsid w:val="00D92389"/>
    <w:rsid w:val="00D92D53"/>
    <w:rsid w:val="00D94F51"/>
    <w:rsid w:val="00D95087"/>
    <w:rsid w:val="00DA1D4F"/>
    <w:rsid w:val="00DA28D7"/>
    <w:rsid w:val="00DB1D99"/>
    <w:rsid w:val="00DB3738"/>
    <w:rsid w:val="00DE7C3A"/>
    <w:rsid w:val="00E225B5"/>
    <w:rsid w:val="00E23DD0"/>
    <w:rsid w:val="00E3771B"/>
    <w:rsid w:val="00E409B6"/>
    <w:rsid w:val="00E41C3F"/>
    <w:rsid w:val="00E56BE1"/>
    <w:rsid w:val="00E63262"/>
    <w:rsid w:val="00E70468"/>
    <w:rsid w:val="00E70644"/>
    <w:rsid w:val="00E72DF7"/>
    <w:rsid w:val="00E72EFF"/>
    <w:rsid w:val="00E74A25"/>
    <w:rsid w:val="00E83F0B"/>
    <w:rsid w:val="00EA0CC9"/>
    <w:rsid w:val="00EA2BFD"/>
    <w:rsid w:val="00EA30A0"/>
    <w:rsid w:val="00EB4C7B"/>
    <w:rsid w:val="00EC6243"/>
    <w:rsid w:val="00EC7F02"/>
    <w:rsid w:val="00ED327A"/>
    <w:rsid w:val="00EE03DB"/>
    <w:rsid w:val="00EE1787"/>
    <w:rsid w:val="00EE2D1A"/>
    <w:rsid w:val="00EE5A60"/>
    <w:rsid w:val="00EF1641"/>
    <w:rsid w:val="00EF479C"/>
    <w:rsid w:val="00EF7BF3"/>
    <w:rsid w:val="00F05A6C"/>
    <w:rsid w:val="00F1014C"/>
    <w:rsid w:val="00F134D6"/>
    <w:rsid w:val="00F2251D"/>
    <w:rsid w:val="00F32691"/>
    <w:rsid w:val="00F35ACD"/>
    <w:rsid w:val="00F40432"/>
    <w:rsid w:val="00F52095"/>
    <w:rsid w:val="00F52E5C"/>
    <w:rsid w:val="00F54127"/>
    <w:rsid w:val="00F55874"/>
    <w:rsid w:val="00F55D4C"/>
    <w:rsid w:val="00F60FE6"/>
    <w:rsid w:val="00F66D57"/>
    <w:rsid w:val="00F71079"/>
    <w:rsid w:val="00F81B9C"/>
    <w:rsid w:val="00F90DC7"/>
    <w:rsid w:val="00F94B9F"/>
    <w:rsid w:val="00F977F3"/>
    <w:rsid w:val="00FB2515"/>
    <w:rsid w:val="00FC0A26"/>
    <w:rsid w:val="00FC3C2F"/>
    <w:rsid w:val="00FE1B67"/>
    <w:rsid w:val="00FF212D"/>
    <w:rsid w:val="00FF32E7"/>
    <w:rsid w:val="00FF5C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3678DC"/>
  <w15:docId w15:val="{9AC68DFC-5A8E-4522-8AFB-77178DB3C0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49FE"/>
  </w:style>
  <w:style w:type="paragraph" w:styleId="Heading1">
    <w:name w:val="heading 1"/>
    <w:basedOn w:val="Normal"/>
    <w:next w:val="Normal"/>
    <w:link w:val="Heading1Char"/>
    <w:uiPriority w:val="9"/>
    <w:qFormat/>
    <w:rsid w:val="00C531E9"/>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9B7E6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ListParagraph">
    <w:name w:val="List Paragraph"/>
    <w:basedOn w:val="Normal"/>
    <w:uiPriority w:val="34"/>
    <w:qFormat/>
    <w:rsid w:val="009A0765"/>
    <w:pPr>
      <w:ind w:left="720"/>
      <w:contextualSpacing/>
    </w:pPr>
  </w:style>
  <w:style w:type="character" w:customStyle="1" w:styleId="Heading1Char">
    <w:name w:val="Heading 1 Char"/>
    <w:basedOn w:val="DefaultParagraphFont"/>
    <w:link w:val="Heading1"/>
    <w:uiPriority w:val="9"/>
    <w:rsid w:val="00C531E9"/>
    <w:rPr>
      <w:rFonts w:asciiTheme="majorHAnsi" w:eastAsiaTheme="majorEastAsia" w:hAnsiTheme="majorHAnsi" w:cstheme="majorBidi"/>
      <w:color w:val="365F91" w:themeColor="accent1" w:themeShade="BF"/>
      <w:sz w:val="32"/>
      <w:szCs w:val="32"/>
    </w:rPr>
  </w:style>
  <w:style w:type="paragraph" w:styleId="Bibliography">
    <w:name w:val="Bibliography"/>
    <w:basedOn w:val="Normal"/>
    <w:next w:val="Normal"/>
    <w:uiPriority w:val="37"/>
    <w:unhideWhenUsed/>
    <w:rsid w:val="00C531E9"/>
  </w:style>
  <w:style w:type="paragraph" w:styleId="NormalWeb">
    <w:name w:val="Normal (Web)"/>
    <w:basedOn w:val="Normal"/>
    <w:uiPriority w:val="99"/>
    <w:semiHidden/>
    <w:unhideWhenUsed/>
    <w:rsid w:val="00724370"/>
    <w:rPr>
      <w:rFonts w:ascii="Times New Roman" w:hAnsi="Times New Roman" w:cs="Times New Roman"/>
      <w:sz w:val="24"/>
      <w:szCs w:val="24"/>
    </w:rPr>
  </w:style>
  <w:style w:type="character" w:styleId="Hyperlink">
    <w:name w:val="Hyperlink"/>
    <w:basedOn w:val="DefaultParagraphFont"/>
    <w:uiPriority w:val="99"/>
    <w:unhideWhenUsed/>
    <w:rsid w:val="00724370"/>
    <w:rPr>
      <w:color w:val="0000FF" w:themeColor="hyperlink"/>
      <w:u w:val="single"/>
    </w:rPr>
  </w:style>
  <w:style w:type="character" w:customStyle="1" w:styleId="Heading2Char">
    <w:name w:val="Heading 2 Char"/>
    <w:basedOn w:val="DefaultParagraphFont"/>
    <w:link w:val="Heading2"/>
    <w:uiPriority w:val="9"/>
    <w:semiHidden/>
    <w:rsid w:val="009B7E64"/>
    <w:rPr>
      <w:rFonts w:asciiTheme="majorHAnsi" w:eastAsiaTheme="majorEastAsia" w:hAnsiTheme="majorHAnsi" w:cstheme="majorBidi"/>
      <w:color w:val="365F91" w:themeColor="accent1" w:themeShade="BF"/>
      <w:sz w:val="26"/>
      <w:szCs w:val="26"/>
    </w:rPr>
  </w:style>
  <w:style w:type="character" w:styleId="CommentReference">
    <w:name w:val="annotation reference"/>
    <w:basedOn w:val="DefaultParagraphFont"/>
    <w:uiPriority w:val="99"/>
    <w:semiHidden/>
    <w:unhideWhenUsed/>
    <w:rsid w:val="0050518A"/>
    <w:rPr>
      <w:sz w:val="16"/>
      <w:szCs w:val="16"/>
    </w:rPr>
  </w:style>
  <w:style w:type="paragraph" w:styleId="CommentText">
    <w:name w:val="annotation text"/>
    <w:basedOn w:val="Normal"/>
    <w:link w:val="CommentTextChar"/>
    <w:uiPriority w:val="99"/>
    <w:semiHidden/>
    <w:unhideWhenUsed/>
    <w:rsid w:val="0050518A"/>
    <w:pPr>
      <w:spacing w:line="240" w:lineRule="auto"/>
    </w:pPr>
    <w:rPr>
      <w:sz w:val="20"/>
      <w:szCs w:val="20"/>
    </w:rPr>
  </w:style>
  <w:style w:type="character" w:customStyle="1" w:styleId="CommentTextChar">
    <w:name w:val="Comment Text Char"/>
    <w:basedOn w:val="DefaultParagraphFont"/>
    <w:link w:val="CommentText"/>
    <w:uiPriority w:val="99"/>
    <w:semiHidden/>
    <w:rsid w:val="0050518A"/>
    <w:rPr>
      <w:sz w:val="20"/>
      <w:szCs w:val="20"/>
    </w:rPr>
  </w:style>
  <w:style w:type="paragraph" w:styleId="CommentSubject">
    <w:name w:val="annotation subject"/>
    <w:basedOn w:val="CommentText"/>
    <w:next w:val="CommentText"/>
    <w:link w:val="CommentSubjectChar"/>
    <w:uiPriority w:val="99"/>
    <w:semiHidden/>
    <w:unhideWhenUsed/>
    <w:rsid w:val="0050518A"/>
    <w:rPr>
      <w:b/>
      <w:bCs/>
    </w:rPr>
  </w:style>
  <w:style w:type="character" w:customStyle="1" w:styleId="CommentSubjectChar">
    <w:name w:val="Comment Subject Char"/>
    <w:basedOn w:val="CommentTextChar"/>
    <w:link w:val="CommentSubject"/>
    <w:uiPriority w:val="99"/>
    <w:semiHidden/>
    <w:rsid w:val="0050518A"/>
    <w:rPr>
      <w:b/>
      <w:bCs/>
      <w:sz w:val="20"/>
      <w:szCs w:val="20"/>
    </w:rPr>
  </w:style>
  <w:style w:type="paragraph" w:styleId="BalloonText">
    <w:name w:val="Balloon Text"/>
    <w:basedOn w:val="Normal"/>
    <w:link w:val="BalloonTextChar"/>
    <w:uiPriority w:val="99"/>
    <w:semiHidden/>
    <w:unhideWhenUsed/>
    <w:rsid w:val="0050518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518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074026">
      <w:bodyDiv w:val="1"/>
      <w:marLeft w:val="0"/>
      <w:marRight w:val="0"/>
      <w:marTop w:val="0"/>
      <w:marBottom w:val="0"/>
      <w:divBdr>
        <w:top w:val="none" w:sz="0" w:space="0" w:color="auto"/>
        <w:left w:val="none" w:sz="0" w:space="0" w:color="auto"/>
        <w:bottom w:val="none" w:sz="0" w:space="0" w:color="auto"/>
        <w:right w:val="none" w:sz="0" w:space="0" w:color="auto"/>
      </w:divBdr>
      <w:divsChild>
        <w:div w:id="502554787">
          <w:blockQuote w:val="1"/>
          <w:marLeft w:val="0"/>
          <w:marRight w:val="0"/>
          <w:marTop w:val="240"/>
          <w:marBottom w:val="240"/>
          <w:divBdr>
            <w:top w:val="none" w:sz="0" w:space="0" w:color="auto"/>
            <w:left w:val="none" w:sz="0" w:space="0" w:color="auto"/>
            <w:bottom w:val="none" w:sz="0" w:space="0" w:color="auto"/>
            <w:right w:val="none" w:sz="0" w:space="0" w:color="auto"/>
          </w:divBdr>
        </w:div>
        <w:div w:id="1926643621">
          <w:blockQuote w:val="1"/>
          <w:marLeft w:val="0"/>
          <w:marRight w:val="0"/>
          <w:marTop w:val="240"/>
          <w:marBottom w:val="240"/>
          <w:divBdr>
            <w:top w:val="none" w:sz="0" w:space="0" w:color="auto"/>
            <w:left w:val="none" w:sz="0" w:space="0" w:color="auto"/>
            <w:bottom w:val="none" w:sz="0" w:space="0" w:color="auto"/>
            <w:right w:val="none" w:sz="0" w:space="0" w:color="auto"/>
          </w:divBdr>
        </w:div>
        <w:div w:id="285966251">
          <w:marLeft w:val="336"/>
          <w:marRight w:val="0"/>
          <w:marTop w:val="120"/>
          <w:marBottom w:val="312"/>
          <w:divBdr>
            <w:top w:val="none" w:sz="0" w:space="0" w:color="auto"/>
            <w:left w:val="none" w:sz="0" w:space="0" w:color="auto"/>
            <w:bottom w:val="none" w:sz="0" w:space="0" w:color="auto"/>
            <w:right w:val="none" w:sz="0" w:space="0" w:color="auto"/>
          </w:divBdr>
          <w:divsChild>
            <w:div w:id="766655796">
              <w:marLeft w:val="0"/>
              <w:marRight w:val="0"/>
              <w:marTop w:val="0"/>
              <w:marBottom w:val="0"/>
              <w:divBdr>
                <w:top w:val="single" w:sz="6" w:space="2" w:color="C8CCD1"/>
                <w:left w:val="single" w:sz="6" w:space="2" w:color="C8CCD1"/>
                <w:bottom w:val="single" w:sz="6" w:space="2" w:color="C8CCD1"/>
                <w:right w:val="single" w:sz="6" w:space="2" w:color="C8CCD1"/>
              </w:divBdr>
            </w:div>
          </w:divsChild>
        </w:div>
      </w:divsChild>
    </w:div>
    <w:div w:id="167673534">
      <w:bodyDiv w:val="1"/>
      <w:marLeft w:val="0"/>
      <w:marRight w:val="0"/>
      <w:marTop w:val="0"/>
      <w:marBottom w:val="0"/>
      <w:divBdr>
        <w:top w:val="none" w:sz="0" w:space="0" w:color="auto"/>
        <w:left w:val="none" w:sz="0" w:space="0" w:color="auto"/>
        <w:bottom w:val="none" w:sz="0" w:space="0" w:color="auto"/>
        <w:right w:val="none" w:sz="0" w:space="0" w:color="auto"/>
      </w:divBdr>
    </w:div>
    <w:div w:id="356470226">
      <w:bodyDiv w:val="1"/>
      <w:marLeft w:val="0"/>
      <w:marRight w:val="0"/>
      <w:marTop w:val="0"/>
      <w:marBottom w:val="0"/>
      <w:divBdr>
        <w:top w:val="none" w:sz="0" w:space="0" w:color="auto"/>
        <w:left w:val="none" w:sz="0" w:space="0" w:color="auto"/>
        <w:bottom w:val="none" w:sz="0" w:space="0" w:color="auto"/>
        <w:right w:val="none" w:sz="0" w:space="0" w:color="auto"/>
      </w:divBdr>
    </w:div>
    <w:div w:id="493036774">
      <w:bodyDiv w:val="1"/>
      <w:marLeft w:val="0"/>
      <w:marRight w:val="0"/>
      <w:marTop w:val="0"/>
      <w:marBottom w:val="0"/>
      <w:divBdr>
        <w:top w:val="none" w:sz="0" w:space="0" w:color="auto"/>
        <w:left w:val="none" w:sz="0" w:space="0" w:color="auto"/>
        <w:bottom w:val="none" w:sz="0" w:space="0" w:color="auto"/>
        <w:right w:val="none" w:sz="0" w:space="0" w:color="auto"/>
      </w:divBdr>
    </w:div>
    <w:div w:id="527764253">
      <w:bodyDiv w:val="1"/>
      <w:marLeft w:val="0"/>
      <w:marRight w:val="0"/>
      <w:marTop w:val="0"/>
      <w:marBottom w:val="0"/>
      <w:divBdr>
        <w:top w:val="none" w:sz="0" w:space="0" w:color="auto"/>
        <w:left w:val="none" w:sz="0" w:space="0" w:color="auto"/>
        <w:bottom w:val="none" w:sz="0" w:space="0" w:color="auto"/>
        <w:right w:val="none" w:sz="0" w:space="0" w:color="auto"/>
      </w:divBdr>
    </w:div>
    <w:div w:id="538664086">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684743525">
      <w:bodyDiv w:val="1"/>
      <w:marLeft w:val="0"/>
      <w:marRight w:val="0"/>
      <w:marTop w:val="0"/>
      <w:marBottom w:val="0"/>
      <w:divBdr>
        <w:top w:val="none" w:sz="0" w:space="0" w:color="auto"/>
        <w:left w:val="none" w:sz="0" w:space="0" w:color="auto"/>
        <w:bottom w:val="none" w:sz="0" w:space="0" w:color="auto"/>
        <w:right w:val="none" w:sz="0" w:space="0" w:color="auto"/>
      </w:divBdr>
    </w:div>
    <w:div w:id="718090866">
      <w:bodyDiv w:val="1"/>
      <w:marLeft w:val="0"/>
      <w:marRight w:val="0"/>
      <w:marTop w:val="0"/>
      <w:marBottom w:val="0"/>
      <w:divBdr>
        <w:top w:val="none" w:sz="0" w:space="0" w:color="auto"/>
        <w:left w:val="none" w:sz="0" w:space="0" w:color="auto"/>
        <w:bottom w:val="none" w:sz="0" w:space="0" w:color="auto"/>
        <w:right w:val="none" w:sz="0" w:space="0" w:color="auto"/>
      </w:divBdr>
    </w:div>
    <w:div w:id="740295548">
      <w:bodyDiv w:val="1"/>
      <w:marLeft w:val="0"/>
      <w:marRight w:val="0"/>
      <w:marTop w:val="0"/>
      <w:marBottom w:val="0"/>
      <w:divBdr>
        <w:top w:val="none" w:sz="0" w:space="0" w:color="auto"/>
        <w:left w:val="none" w:sz="0" w:space="0" w:color="auto"/>
        <w:bottom w:val="none" w:sz="0" w:space="0" w:color="auto"/>
        <w:right w:val="none" w:sz="0" w:space="0" w:color="auto"/>
      </w:divBdr>
    </w:div>
    <w:div w:id="779910238">
      <w:bodyDiv w:val="1"/>
      <w:marLeft w:val="0"/>
      <w:marRight w:val="0"/>
      <w:marTop w:val="0"/>
      <w:marBottom w:val="0"/>
      <w:divBdr>
        <w:top w:val="none" w:sz="0" w:space="0" w:color="auto"/>
        <w:left w:val="none" w:sz="0" w:space="0" w:color="auto"/>
        <w:bottom w:val="none" w:sz="0" w:space="0" w:color="auto"/>
        <w:right w:val="none" w:sz="0" w:space="0" w:color="auto"/>
      </w:divBdr>
    </w:div>
    <w:div w:id="1113325701">
      <w:bodyDiv w:val="1"/>
      <w:marLeft w:val="0"/>
      <w:marRight w:val="0"/>
      <w:marTop w:val="0"/>
      <w:marBottom w:val="0"/>
      <w:divBdr>
        <w:top w:val="none" w:sz="0" w:space="0" w:color="auto"/>
        <w:left w:val="none" w:sz="0" w:space="0" w:color="auto"/>
        <w:bottom w:val="none" w:sz="0" w:space="0" w:color="auto"/>
        <w:right w:val="none" w:sz="0" w:space="0" w:color="auto"/>
      </w:divBdr>
    </w:div>
    <w:div w:id="1238595338">
      <w:bodyDiv w:val="1"/>
      <w:marLeft w:val="0"/>
      <w:marRight w:val="0"/>
      <w:marTop w:val="0"/>
      <w:marBottom w:val="0"/>
      <w:divBdr>
        <w:top w:val="none" w:sz="0" w:space="0" w:color="auto"/>
        <w:left w:val="none" w:sz="0" w:space="0" w:color="auto"/>
        <w:bottom w:val="none" w:sz="0" w:space="0" w:color="auto"/>
        <w:right w:val="none" w:sz="0" w:space="0" w:color="auto"/>
      </w:divBdr>
    </w:div>
    <w:div w:id="1875995124">
      <w:bodyDiv w:val="1"/>
      <w:marLeft w:val="0"/>
      <w:marRight w:val="0"/>
      <w:marTop w:val="0"/>
      <w:marBottom w:val="0"/>
      <w:divBdr>
        <w:top w:val="none" w:sz="0" w:space="0" w:color="auto"/>
        <w:left w:val="none" w:sz="0" w:space="0" w:color="auto"/>
        <w:bottom w:val="none" w:sz="0" w:space="0" w:color="auto"/>
        <w:right w:val="none" w:sz="0" w:space="0" w:color="auto"/>
      </w:divBdr>
    </w:div>
    <w:div w:id="1922257285">
      <w:bodyDiv w:val="1"/>
      <w:marLeft w:val="0"/>
      <w:marRight w:val="0"/>
      <w:marTop w:val="0"/>
      <w:marBottom w:val="0"/>
      <w:divBdr>
        <w:top w:val="none" w:sz="0" w:space="0" w:color="auto"/>
        <w:left w:val="none" w:sz="0" w:space="0" w:color="auto"/>
        <w:bottom w:val="none" w:sz="0" w:space="0" w:color="auto"/>
        <w:right w:val="none" w:sz="0" w:space="0" w:color="auto"/>
      </w:divBdr>
    </w:div>
    <w:div w:id="1975869946">
      <w:bodyDiv w:val="1"/>
      <w:marLeft w:val="0"/>
      <w:marRight w:val="0"/>
      <w:marTop w:val="0"/>
      <w:marBottom w:val="0"/>
      <w:divBdr>
        <w:top w:val="none" w:sz="0" w:space="0" w:color="auto"/>
        <w:left w:val="none" w:sz="0" w:space="0" w:color="auto"/>
        <w:bottom w:val="none" w:sz="0" w:space="0" w:color="auto"/>
        <w:right w:val="none" w:sz="0" w:space="0" w:color="auto"/>
      </w:divBdr>
    </w:div>
    <w:div w:id="2074498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uy08</b:Tag>
    <b:SourceType>InternetSite</b:SourceType>
    <b:Guid>{C79F2029-7E63-4928-8C75-4BBE60D64089}</b:Guid>
    <b:Author>
      <b:Author>
        <b:NameList>
          <b:Person>
            <b:Last>Beauchamp</b:Last>
            <b:First>Guy</b:First>
          </b:Person>
        </b:NameList>
      </b:Author>
    </b:Author>
    <b:Title>The Benefits of Business Analysis</b:Title>
    <b:InternetSiteTitle>Modern analyst.com</b:InternetSiteTitle>
    <b:Year>2008</b:Year>
    <b:URL>https://www.modernanalyst.com/Resources/Articles/tabid/115/articleType/ArticleView/articleId/602/What-are-the-Benefits-of-Business-Analysis.aspx</b:URL>
    <b:RefOrder>1</b:RefOrder>
  </b:Source>
</b:Sources>
</file>

<file path=customXml/itemProps1.xml><?xml version="1.0" encoding="utf-8"?>
<ds:datastoreItem xmlns:ds="http://schemas.openxmlformats.org/officeDocument/2006/customXml" ds:itemID="{F9247B11-BE3B-40BE-8D8E-DF80C8E29E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407</Words>
  <Characters>2320</Characters>
  <Application>Microsoft Office Word</Application>
  <DocSecurity>0</DocSecurity>
  <Lines>19</Lines>
  <Paragraphs>5</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27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Morning</cp:lastModifiedBy>
  <cp:revision>2</cp:revision>
  <dcterms:created xsi:type="dcterms:W3CDTF">2019-07-29T12:08:00Z</dcterms:created>
  <dcterms:modified xsi:type="dcterms:W3CDTF">2019-07-29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RyTB521X"/&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